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A708F6">
      <w:pPr>
        <w:pStyle w:val="Heading1"/>
      </w:pPr>
    </w:p>
    <w:p w14:paraId="704FF90D" w14:textId="77777777" w:rsidR="00726411" w:rsidRDefault="00726411" w:rsidP="00A708F6">
      <w:pPr>
        <w:pStyle w:val="Heading1"/>
      </w:pPr>
    </w:p>
    <w:p w14:paraId="47124888" w14:textId="77777777" w:rsidR="00726411" w:rsidRDefault="00726411" w:rsidP="00A708F6">
      <w:pPr>
        <w:pStyle w:val="Heading1"/>
      </w:pPr>
    </w:p>
    <w:p w14:paraId="2A763D60" w14:textId="6D9CA567" w:rsidR="00726411" w:rsidRDefault="00C55422" w:rsidP="00C078B6">
      <w:pPr>
        <w:pStyle w:val="Heading1"/>
        <w:jc w:val="center"/>
      </w:pPr>
      <w:r>
        <w:t>Weight Loss in Response to Food Deprivation Predicts Diet-Induced Obesity in C57BL/6J Mice</w:t>
      </w:r>
    </w:p>
    <w:p w14:paraId="2258803A" w14:textId="77777777" w:rsidR="00726411" w:rsidRDefault="00726411" w:rsidP="00C078B6"/>
    <w:p w14:paraId="383BEAFE" w14:textId="44291799" w:rsidR="00726411" w:rsidRPr="001F6C0C" w:rsidRDefault="00726411" w:rsidP="00C078B6">
      <w:pPr>
        <w:jc w:val="center"/>
        <w:rPr>
          <w:vertAlign w:val="superscript"/>
        </w:rPr>
      </w:pPr>
      <w:r>
        <w:t>Matthew J. Peloquin</w:t>
      </w:r>
      <w:r w:rsidR="001F6C0C">
        <w:rPr>
          <w:vertAlign w:val="superscript"/>
        </w:rPr>
        <w:t>1</w:t>
      </w:r>
      <w:proofErr w:type="gramStart"/>
      <w:r w:rsidR="001F6C0C">
        <w:rPr>
          <w:vertAlign w:val="superscript"/>
        </w:rPr>
        <w:t>,2</w:t>
      </w:r>
      <w:proofErr w:type="gramEnd"/>
      <w:r>
        <w:t xml:space="preserve"> and </w:t>
      </w:r>
      <w:r w:rsidR="00A86EF0">
        <w:t xml:space="preserve">Dave </w:t>
      </w:r>
      <w:r>
        <w:t>Bridges</w:t>
      </w:r>
      <w:r w:rsidR="001F6C0C">
        <w:rPr>
          <w:vertAlign w:val="superscript"/>
        </w:rPr>
        <w:t>1,2</w:t>
      </w:r>
    </w:p>
    <w:p w14:paraId="0C6E49ED" w14:textId="77777777" w:rsidR="00726411" w:rsidRDefault="00726411" w:rsidP="00C078B6">
      <w:pPr>
        <w:jc w:val="center"/>
      </w:pPr>
    </w:p>
    <w:p w14:paraId="7E16C39D" w14:textId="06839E21" w:rsidR="00726411" w:rsidRDefault="001F6C0C" w:rsidP="00C078B6">
      <w:pPr>
        <w:jc w:val="center"/>
      </w:pPr>
      <w:r w:rsidRPr="001F6C0C">
        <w:rPr>
          <w:vertAlign w:val="superscript"/>
        </w:rPr>
        <w:t>1</w:t>
      </w:r>
      <w:r w:rsidR="00726411">
        <w:t>Department of Physiology, University of Tennessee Health Science Center</w:t>
      </w:r>
      <w:r w:rsidRPr="001F6C0C">
        <w:t xml:space="preserve"> </w:t>
      </w:r>
      <w:r w:rsidRPr="001F6C0C">
        <w:rPr>
          <w:vertAlign w:val="superscript"/>
        </w:rPr>
        <w:t>2</w:t>
      </w:r>
      <w:r w:rsidRPr="001F6C0C">
        <w:t xml:space="preserve">Department of Pediatrics, Children's Foundation Research Institute, </w:t>
      </w:r>
      <w:r>
        <w:t xml:space="preserve">Le Bonheur Children's Hospital and the </w:t>
      </w:r>
      <w:r w:rsidRPr="001F6C0C">
        <w:t xml:space="preserve">University of Tennessee Health Science </w:t>
      </w:r>
      <w:r>
        <w:t>Center</w:t>
      </w:r>
    </w:p>
    <w:p w14:paraId="4A5B58EB" w14:textId="77777777" w:rsidR="00726411" w:rsidRDefault="00726411" w:rsidP="00C078B6">
      <w:pPr>
        <w:jc w:val="center"/>
      </w:pPr>
    </w:p>
    <w:p w14:paraId="17203589" w14:textId="6D9773F4" w:rsidR="00726411" w:rsidRDefault="00726411" w:rsidP="00C078B6">
      <w:pPr>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C078B6">
      <w:pPr>
        <w:jc w:val="center"/>
      </w:pPr>
    </w:p>
    <w:p w14:paraId="1A40813D" w14:textId="39908F0C" w:rsidR="00726411" w:rsidRDefault="00A616F7" w:rsidP="00C078B6">
      <w:pPr>
        <w:jc w:val="center"/>
      </w:pPr>
      <w:r>
        <w:t>Fasting response as a predictor of weight gain</w:t>
      </w:r>
    </w:p>
    <w:p w14:paraId="37AAC5DF" w14:textId="77777777" w:rsidR="00726411" w:rsidRDefault="00726411" w:rsidP="00C078B6">
      <w:pPr>
        <w:jc w:val="center"/>
      </w:pPr>
    </w:p>
    <w:p w14:paraId="1A18DAB6" w14:textId="777B3048" w:rsidR="00726411" w:rsidRDefault="00726411" w:rsidP="00C078B6">
      <w:pPr>
        <w:jc w:val="center"/>
      </w:pPr>
      <w:r>
        <w:t>Corresponding Author: Dav</w:t>
      </w:r>
      <w:r w:rsidR="00A86EF0">
        <w:t>e</w:t>
      </w:r>
      <w:r w:rsidR="00370E07">
        <w:t xml:space="preserve"> </w:t>
      </w:r>
      <w:r>
        <w:t>Bridges</w:t>
      </w:r>
      <w:r w:rsidR="00C078B6">
        <w:t>, Nash Research Building, 894 Union Ave Room 517, Memphis, TN 38163, dbridge9@uthsc.edu</w:t>
      </w:r>
    </w:p>
    <w:p w14:paraId="00B1ED66" w14:textId="77777777" w:rsidR="00726411" w:rsidRPr="00726411" w:rsidRDefault="00726411" w:rsidP="00C078B6">
      <w:pPr>
        <w:jc w:val="center"/>
      </w:pPr>
    </w:p>
    <w:p w14:paraId="6795CEC4" w14:textId="77777777" w:rsidR="00726411" w:rsidRDefault="00726411" w:rsidP="00A708F6">
      <w:pPr>
        <w:pStyle w:val="Heading1"/>
      </w:pPr>
    </w:p>
    <w:p w14:paraId="792A2644" w14:textId="77777777" w:rsidR="00726411" w:rsidRDefault="00726411" w:rsidP="00A708F6">
      <w:pPr>
        <w:pStyle w:val="Heading1"/>
      </w:pPr>
    </w:p>
    <w:p w14:paraId="610B0293" w14:textId="77777777" w:rsidR="00726411" w:rsidRDefault="00726411" w:rsidP="00A708F6">
      <w:pPr>
        <w:pStyle w:val="Heading1"/>
      </w:pPr>
    </w:p>
    <w:p w14:paraId="7544A82A" w14:textId="07DECDE6" w:rsidR="00C078B6" w:rsidRDefault="00C078B6" w:rsidP="00C078B6">
      <w:r>
        <w:br/>
      </w:r>
    </w:p>
    <w:p w14:paraId="65BA6FA6" w14:textId="77777777" w:rsidR="00C078B6" w:rsidRPr="00C078B6" w:rsidRDefault="00C078B6" w:rsidP="00C078B6"/>
    <w:p w14:paraId="3C5A220D" w14:textId="77777777" w:rsidR="00C078B6" w:rsidRDefault="00C078B6" w:rsidP="00C078B6"/>
    <w:p w14:paraId="68D91207" w14:textId="77777777" w:rsidR="00C078B6" w:rsidRDefault="00C078B6" w:rsidP="00C078B6"/>
    <w:p w14:paraId="6A95976B" w14:textId="77777777" w:rsidR="00C078B6" w:rsidRPr="00C078B6" w:rsidRDefault="00C078B6" w:rsidP="00C078B6"/>
    <w:p w14:paraId="6F4C6DE1" w14:textId="77777777" w:rsidR="00422AA9" w:rsidRDefault="00422AA9" w:rsidP="00A708F6">
      <w:pPr>
        <w:pStyle w:val="Heading1"/>
      </w:pPr>
    </w:p>
    <w:p w14:paraId="772CB53E" w14:textId="29D1C3AC" w:rsidR="00422AA9" w:rsidRDefault="00422AA9" w:rsidP="00A708F6">
      <w:pPr>
        <w:pStyle w:val="Heading1"/>
      </w:pPr>
      <w:r>
        <w:t>Abstract</w:t>
      </w:r>
    </w:p>
    <w:p w14:paraId="0931FCD2" w14:textId="2E9E4F6D" w:rsidR="00422AA9" w:rsidRDefault="005B687A" w:rsidP="001F6C0C">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9D6FCA">
        <w:t>ice were fed a High Fat Diet, Control Diet or Normal Chow Diet</w:t>
      </w:r>
      <w:r>
        <w:t xml:space="preserve">.  </w:t>
      </w:r>
      <w:r w:rsidR="000F596A">
        <w:t xml:space="preserve">High Fat Diet fed mice exhibited a large amount of variation 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Several measurements such as,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positive correlation with High Fat Diet induced weight gain. </w:t>
      </w:r>
      <w:r>
        <w:t>These data</w:t>
      </w:r>
      <w:r w:rsidR="007B189E">
        <w:t xml:space="preserve"> suggest that pre-diet fasting response is a predictor of diet-induced weight gain. </w:t>
      </w:r>
    </w:p>
    <w:p w14:paraId="029C344D" w14:textId="79C8FD0D" w:rsidR="00A708F6" w:rsidRDefault="00A708F6" w:rsidP="00A708F6">
      <w:pPr>
        <w:pStyle w:val="Heading1"/>
      </w:pPr>
      <w:r>
        <w:t>Introduction</w:t>
      </w:r>
    </w:p>
    <w:p w14:paraId="37809EDB" w14:textId="4DE8878A" w:rsidR="007C2473" w:rsidRDefault="007A45A5" w:rsidP="004C32E5">
      <w:r>
        <w:t>Obesity is a major global health concern with</w:t>
      </w:r>
      <w:r w:rsidR="008E51B4">
        <w:t xml:space="preserve"> an estimated 1.4 billion overweight and 500 million obese individuals worldwide </w:t>
      </w:r>
      <w:r w:rsidR="008E51B4">
        <w:fldChar w:fldCharType="begin" w:fldLock="1"/>
      </w:r>
      <w:r w:rsidR="0025557F">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genetic and environmental inputs.  It has been estimated that </w:t>
      </w:r>
      <w:r w:rsidR="008E51B4">
        <w:t>between</w:t>
      </w:r>
      <w:r w:rsidR="007C2473">
        <w:t xml:space="preserve"> 40-70% of obesity is heritable </w:t>
      </w:r>
      <w:r w:rsidR="007C2473">
        <w:fldChar w:fldCharType="begin" w:fldLock="1"/>
      </w:r>
      <w:r w:rsidR="0025557F">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4C32E5"/>
    <w:p w14:paraId="1CEBF6DD" w14:textId="4C29983B" w:rsidR="00E0787E" w:rsidRDefault="007C2473" w:rsidP="004C32E5">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25557F">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25557F">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25557F">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25557F">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4C32E5"/>
    <w:p w14:paraId="26A9E151" w14:textId="7A044BD5" w:rsidR="00A616F7" w:rsidRDefault="007C2473" w:rsidP="004C32E5">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25557F">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25557F">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lastRenderedPageBreak/>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C963D4">
        <w:t xml:space="preserve">or one of </w:t>
      </w:r>
      <w:r w:rsidR="00E0787E">
        <w:t xml:space="preserve">two control diets and </w:t>
      </w:r>
      <w:r w:rsidR="002E070F">
        <w:t>we examined both changes in their physiology and prospective determinants of weight gain.</w:t>
      </w:r>
    </w:p>
    <w:p w14:paraId="0998F22E" w14:textId="60740A7A" w:rsidR="00A708F6" w:rsidRDefault="005C400C" w:rsidP="00A708F6">
      <w:pPr>
        <w:pStyle w:val="Heading1"/>
      </w:pPr>
      <w:r>
        <w:t xml:space="preserve">Materials and </w:t>
      </w:r>
      <w:r w:rsidR="00A708F6">
        <w:t>Methods</w:t>
      </w:r>
    </w:p>
    <w:p w14:paraId="4B8F814A" w14:textId="77777777" w:rsidR="00A708F6" w:rsidRDefault="00A708F6" w:rsidP="00A708F6">
      <w:pPr>
        <w:jc w:val="center"/>
      </w:pPr>
    </w:p>
    <w:p w14:paraId="5B5FBEA9" w14:textId="77777777" w:rsidR="00A708F6" w:rsidRDefault="00A708F6" w:rsidP="00A708F6">
      <w:pPr>
        <w:pStyle w:val="Heading2"/>
      </w:pPr>
      <w:r>
        <w:t>Materials</w:t>
      </w:r>
    </w:p>
    <w:p w14:paraId="03223DE1" w14:textId="5908734E" w:rsidR="00A708F6" w:rsidRDefault="00A708F6" w:rsidP="00A708F6">
      <w:r>
        <w:t>Male C57BL</w:t>
      </w:r>
      <w:r w:rsidR="008D69EA">
        <w:t>/</w:t>
      </w:r>
      <w:r>
        <w:t xml:space="preserve">6J mice were ordered from </w:t>
      </w:r>
      <w:r w:rsidR="008D69EA">
        <w:t>T</w:t>
      </w:r>
      <w:r>
        <w:t xml:space="preserve">he Jackson Laboratory (Bar Harbor, ME) and received at 8 weeks of age. </w:t>
      </w:r>
      <w:proofErr w:type="gramStart"/>
      <w:r>
        <w:t xml:space="preserve">Normal Chow </w:t>
      </w:r>
      <w:r w:rsidR="00BE6CB2">
        <w:t>D</w:t>
      </w:r>
      <w:r>
        <w:t>iet</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High Fat Diet (D12451) and Control Diet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A708F6"/>
    <w:p w14:paraId="1C54CF76" w14:textId="77777777" w:rsidR="00A708F6" w:rsidRDefault="00A708F6" w:rsidP="00A708F6">
      <w:pPr>
        <w:pStyle w:val="Heading2"/>
      </w:pPr>
      <w:r>
        <w:t>Animal Housing</w:t>
      </w:r>
    </w:p>
    <w:p w14:paraId="7CA7AF90" w14:textId="6BEDB155" w:rsidR="00A708F6" w:rsidRDefault="00E13410" w:rsidP="00A708F6">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Control Diet were housed 5 mice per cage, while mice in the High Fat Diet group were housed 4 to a cage. All mice were kept on a 12/12 light dark cycle for the duration of the study. Mice being fed Normal Chow and High Fat Diet were given 300g of food every 2 </w:t>
      </w:r>
      <w:proofErr w:type="gramStart"/>
      <w:r w:rsidR="00A708F6">
        <w:t>weeks,</w:t>
      </w:r>
      <w:proofErr w:type="gramEnd"/>
      <w:r w:rsidR="00A708F6">
        <w:t xml:space="preserve"> while mice fed Control Diet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A708F6"/>
    <w:p w14:paraId="57978CB3" w14:textId="77777777" w:rsidR="00A708F6" w:rsidRDefault="00A708F6" w:rsidP="00A708F6">
      <w:pPr>
        <w:pStyle w:val="Heading2"/>
      </w:pPr>
      <w:r>
        <w:t>Fasting Response and Tissue Collection</w:t>
      </w:r>
    </w:p>
    <w:p w14:paraId="6BFD8D49" w14:textId="0B64619B" w:rsidR="00A708F6" w:rsidRDefault="00A708F6" w:rsidP="00A708F6">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w:t>
      </w:r>
      <w:proofErr w:type="gramStart"/>
      <w:r>
        <w:t>repeated</w:t>
      </w:r>
      <w:proofErr w:type="gramEnd"/>
      <w:r>
        <w:t xml:space="preserve">. </w:t>
      </w:r>
    </w:p>
    <w:p w14:paraId="792216B0" w14:textId="25013307" w:rsidR="00A708F6" w:rsidRDefault="00A708F6" w:rsidP="00A708F6">
      <w:r>
        <w:t xml:space="preserve">For tissue collection, mice were anesthetized using </w:t>
      </w:r>
      <w:proofErr w:type="spellStart"/>
      <w:r>
        <w:t>Isothesia</w:t>
      </w:r>
      <w:proofErr w:type="spellEnd"/>
      <w:r>
        <w:t xml:space="preserve"> (</w:t>
      </w:r>
      <w:proofErr w:type="spellStart"/>
      <w:r>
        <w:t>isofluorane</w:t>
      </w:r>
      <w:proofErr w:type="spellEnd"/>
      <w:r>
        <w:t xml:space="preserve">) and euthanized by cervical dislocation.  Blood was collected from the retro orbital vein using heparinized capillaries and transferred into a 1.5mL </w:t>
      </w:r>
      <w:proofErr w:type="spellStart"/>
      <w:r>
        <w:t>microcentrifuge</w:t>
      </w:r>
      <w:proofErr w:type="spellEnd"/>
      <w:r>
        <w:t xml:space="preserve"> tube.  The tube was incubated on ice for at least 20 min</w:t>
      </w:r>
      <w:r w:rsidR="004C32E5">
        <w:t>ute</w:t>
      </w:r>
      <w:r>
        <w:t xml:space="preserve">s and spun at 5000xG at 4°C for 20 minutes. Serum was separated from the red blood cells and stored in a separate 1.5mL </w:t>
      </w:r>
      <w:proofErr w:type="spellStart"/>
      <w:r>
        <w:t>microcentrifuge</w:t>
      </w:r>
      <w:proofErr w:type="spellEnd"/>
      <w:r>
        <w:t xml:space="preserve"> tube at -80°C until use. </w:t>
      </w:r>
    </w:p>
    <w:p w14:paraId="2BCD50CE" w14:textId="77777777" w:rsidR="00A708F6" w:rsidRDefault="00A708F6" w:rsidP="00A708F6"/>
    <w:p w14:paraId="7EA1B3D7" w14:textId="77777777" w:rsidR="00A708F6" w:rsidRDefault="00A708F6" w:rsidP="00A708F6">
      <w:pPr>
        <w:pStyle w:val="Heading2"/>
      </w:pPr>
      <w:r>
        <w:t>Hormones and Glucose Measurements</w:t>
      </w:r>
    </w:p>
    <w:p w14:paraId="1C7D4A79" w14:textId="18B8F2EE" w:rsidR="00A708F6" w:rsidRPr="00EE4EEA" w:rsidRDefault="00A708F6" w:rsidP="00A708F6">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A708F6"/>
    <w:p w14:paraId="21D5369D" w14:textId="0A4C616A" w:rsidR="00A708F6" w:rsidRDefault="00A708F6" w:rsidP="00A708F6">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 and measured using an OneTouch Ultra 2 Glucometer. </w:t>
      </w:r>
    </w:p>
    <w:p w14:paraId="0B9CDE5C" w14:textId="77777777" w:rsidR="00A708F6" w:rsidRDefault="00A708F6" w:rsidP="00A708F6"/>
    <w:p w14:paraId="1C0B212D" w14:textId="77777777" w:rsidR="00A708F6" w:rsidRDefault="00A708F6" w:rsidP="00A708F6">
      <w:pPr>
        <w:pStyle w:val="Heading2"/>
      </w:pPr>
      <w:r>
        <w:t xml:space="preserve">Statistics </w:t>
      </w:r>
    </w:p>
    <w:p w14:paraId="72048633" w14:textId="6448F909" w:rsidR="00A708F6" w:rsidRDefault="00A708F6" w:rsidP="00A708F6">
      <w:r>
        <w:t xml:space="preserve">All statistical analyses were performed using R version 3.0.2 </w:t>
      </w:r>
      <w:r w:rsidR="00B96C88">
        <w:fldChar w:fldCharType="begin" w:fldLock="1"/>
      </w:r>
      <w:r w:rsidR="0025557F">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25557F">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xml:space="preserve">).  To determine the effect of diet week, we generated a mixed linear model containing the Diet Type and Week as the fixed effects and the Cage as the random effect.   We compared this to models without the W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25557F">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A708F6"/>
    <w:p w14:paraId="02919AED" w14:textId="796C67D5" w:rsidR="001D0CDB" w:rsidRDefault="00A708F6" w:rsidP="00A708F6">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25557F">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25557F">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A708F6"/>
    <w:p w14:paraId="555F6594" w14:textId="483F2B26" w:rsidR="00A708F6" w:rsidRPr="007E009E" w:rsidRDefault="00A708F6" w:rsidP="00A708F6">
      <w:r>
        <w:t xml:space="preserve">For examining effects of the three dietary treatments, we first performed an ANOVA, and if that was significant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8640AF">
      <w:pPr>
        <w:pStyle w:val="Heading1"/>
      </w:pPr>
      <w:r>
        <w:t>Results</w:t>
      </w:r>
      <w:r w:rsidR="005C400C">
        <w:t xml:space="preserve"> and Discussion</w:t>
      </w:r>
    </w:p>
    <w:p w14:paraId="46CE6229" w14:textId="25BA6F6D" w:rsidR="001B13BA" w:rsidRDefault="00DC0B49" w:rsidP="001B13BA">
      <w:r>
        <w:t xml:space="preserve">  </w:t>
      </w:r>
    </w:p>
    <w:p w14:paraId="76988BEB" w14:textId="0941B119" w:rsidR="001B13BA" w:rsidRDefault="008640AF" w:rsidP="008640AF">
      <w:pPr>
        <w:pStyle w:val="Heading2"/>
      </w:pPr>
      <w:r>
        <w:lastRenderedPageBreak/>
        <w:t>Characterization of Effects of Diets on Weight Gain</w:t>
      </w:r>
    </w:p>
    <w:p w14:paraId="553CAC15" w14:textId="2F41E7E4" w:rsidR="000B7258" w:rsidRDefault="008640AF" w:rsidP="001B13BA">
      <w:r>
        <w:t xml:space="preserve">To test </w:t>
      </w:r>
      <w:r w:rsidR="00FA6581">
        <w:t>the effects of high fat diet on weight gain in inbred mice</w:t>
      </w:r>
      <w:r>
        <w:t xml:space="preserve">, we placed </w:t>
      </w:r>
      <w:r w:rsidR="00FA6581">
        <w:t xml:space="preserve">independent cohorts of </w:t>
      </w:r>
      <w:r>
        <w:t xml:space="preserve">10 week old C57BL/6J </w:t>
      </w:r>
      <w:r w:rsidR="00867408">
        <w:t xml:space="preserve">male </w:t>
      </w:r>
      <w:r>
        <w:t>mice on either a Normal Chow Diet (NCD), Control Diet (CD) or High Fat Diet (HFD)</w:t>
      </w:r>
      <w:r w:rsidR="00F51E7D">
        <w:t xml:space="preserve"> for 12 weeks (see</w:t>
      </w:r>
      <w:r w:rsidR="002811CB">
        <w:t xml:space="preserve"> Supplement</w:t>
      </w:r>
      <w:r w:rsidR="000B70FA">
        <w:t>ary</w:t>
      </w:r>
      <w:r w:rsidR="00F51E7D">
        <w:t xml:space="preserve"> Figure 1A)</w:t>
      </w:r>
      <w:r w:rsidR="008B42E9">
        <w:t>.</w:t>
      </w:r>
      <w:r>
        <w:t xml:space="preserve">  The control diet was </w:t>
      </w:r>
      <w:proofErr w:type="spellStart"/>
      <w:r>
        <w:t>isocaloric</w:t>
      </w:r>
      <w:proofErr w:type="spellEnd"/>
      <w:r>
        <w:t xml:space="preserve"> on a per gram basis compared to the </w:t>
      </w:r>
      <w:r w:rsidR="00867408">
        <w:t>HFD</w:t>
      </w:r>
      <w:r>
        <w:t xml:space="preserve"> 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1B13BA"/>
    <w:p w14:paraId="5D786478" w14:textId="4EC1DD27" w:rsidR="004A3389" w:rsidRDefault="008640AF" w:rsidP="001B13BA">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control diet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than high fat diet fed animals (p&lt;</w:t>
      </w:r>
      <w:r w:rsidR="000D3F5F">
        <w:t xml:space="preserve"> </w:t>
      </w:r>
      <w:r w:rsidR="00451ED8">
        <w:t>0.0005</w:t>
      </w:r>
      <w:r w:rsidR="000D3F5F">
        <w:t xml:space="preserve"> </w:t>
      </w:r>
      <w:r w:rsidR="000B7258">
        <w:t xml:space="preserve">for each comparison).   </w:t>
      </w:r>
      <w:r w:rsidR="00451ED8">
        <w:t>The chow fed animals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1B13BA"/>
    <w:p w14:paraId="4A8479F5" w14:textId="67BFAA61" w:rsidR="008B42E9" w:rsidRDefault="004A3389" w:rsidP="001B13BA">
      <w:r>
        <w:t xml:space="preserve">To test whether </w:t>
      </w:r>
      <w:r w:rsidR="00091364">
        <w:t xml:space="preserve">the synthetic </w:t>
      </w:r>
      <w:r w:rsidR="00B15CAA">
        <w:t xml:space="preserve">control diet </w:t>
      </w:r>
      <w:r w:rsidR="00980536">
        <w:t>generate</w:t>
      </w:r>
      <w:r w:rsidR="00B15CAA">
        <w:t xml:space="preserve"> </w:t>
      </w:r>
      <w:r w:rsidR="00E13410">
        <w:t>similar</w:t>
      </w:r>
      <w:r w:rsidR="00B15CAA">
        <w:t xml:space="preserve"> </w:t>
      </w:r>
      <w:r w:rsidR="00980536">
        <w:t>metabolic</w:t>
      </w:r>
      <w:r w:rsidR="00B15CAA">
        <w:t xml:space="preserve"> differences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lucagon, </w:t>
      </w:r>
      <w:r w:rsidR="00654902">
        <w:t>g</w:t>
      </w:r>
      <w:r w:rsidR="0083433C">
        <w:t xml:space="preserve">hrelin and </w:t>
      </w:r>
      <w:proofErr w:type="spellStart"/>
      <w:r w:rsidR="00654902">
        <w:t>leptin</w:t>
      </w:r>
      <w:proofErr w:type="spellEnd"/>
      <w:r w:rsidR="00980536">
        <w:t xml:space="preserve">) as well as fasting glucose levels between these diets.  </w:t>
      </w:r>
    </w:p>
    <w:p w14:paraId="57479341" w14:textId="77777777" w:rsidR="00C6702E" w:rsidRDefault="00C6702E" w:rsidP="001B13BA"/>
    <w:p w14:paraId="6FE909FD" w14:textId="77777777" w:rsidR="00C6702E" w:rsidRPr="00C6702E" w:rsidRDefault="002E66DD" w:rsidP="008640AF">
      <w:pPr>
        <w:pStyle w:val="Heading2"/>
      </w:pPr>
      <w:r>
        <w:t>Weight Variation</w:t>
      </w:r>
      <w:r w:rsidR="0091217D">
        <w:t xml:space="preserve"> Amongst High Fat Diet Fed Mice</w:t>
      </w:r>
    </w:p>
    <w:p w14:paraId="5A3125E5" w14:textId="0E08A83B" w:rsidR="00C6702E" w:rsidRDefault="00090BCA" w:rsidP="001F1A0D">
      <w:r>
        <w:t>At the end of the 12</w:t>
      </w:r>
      <w:r w:rsidR="004C32E5">
        <w:t>-</w:t>
      </w:r>
      <w:r>
        <w:t xml:space="preserve">week period, we noticed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This results in mice which eat the same NCD food, but substantially more</w:t>
      </w:r>
      <w:r w:rsidR="008C0F85">
        <w:t xml:space="preserve"> of it, leading to obesity </w:t>
      </w:r>
      <w:r w:rsidR="00FA1E0A">
        <w:fldChar w:fldCharType="begin" w:fldLock="1"/>
      </w:r>
      <w:r w:rsidR="0025557F">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7\u201320]" }, "properties" : { "noteIndex" : 0 }, "schema" : "https://github.com/citation-style-language/schema/raw/master/csl-citation.json" }</w:instrText>
      </w:r>
      <w:r w:rsidR="00FA1E0A">
        <w:fldChar w:fldCharType="separate"/>
      </w:r>
      <w:r w:rsidR="0025557F" w:rsidRPr="0025557F">
        <w:rPr>
          <w:noProof/>
        </w:rPr>
        <w:t>[17–20]</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A145C2">
        <w:t xml:space="preserve">In spite of </w:t>
      </w:r>
      <w:r w:rsidR="00A145C2">
        <w:lastRenderedPageBreak/>
        <w:t xml:space="preserve">substantial obesity and hyperglycemia, </w:t>
      </w:r>
      <w:r w:rsidR="006853EC">
        <w:t xml:space="preserve">variance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 xml:space="preserve">In fact, in both these backgrounds, the obese mice exhibited less variability than their lean wild-type controls.  </w:t>
      </w:r>
      <w:r w:rsidR="001F1A0D">
        <w:t xml:space="preserve">These data support the hypothesis that HFD induced obesity </w:t>
      </w:r>
      <w:r w:rsidR="00FF4B20">
        <w:t xml:space="preserve">results in </w:t>
      </w:r>
      <w:r w:rsidR="001F1A0D">
        <w:t xml:space="preserve">substantially more variation in weight gain than </w:t>
      </w:r>
      <w:proofErr w:type="spellStart"/>
      <w:r w:rsidR="001F1A0D">
        <w:t>leptin</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1B13BA"/>
    <w:p w14:paraId="32091318" w14:textId="77777777" w:rsidR="00696479" w:rsidRDefault="00922A4E" w:rsidP="008640AF">
      <w:pPr>
        <w:pStyle w:val="Heading2"/>
      </w:pPr>
      <w:r>
        <w:t>Predictors of Weight Gain</w:t>
      </w:r>
    </w:p>
    <w:p w14:paraId="212E463A" w14:textId="3EF84359" w:rsidR="00696479" w:rsidRDefault="001F1A0D" w:rsidP="001B13BA">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1B13BA"/>
    <w:p w14:paraId="561CA808" w14:textId="553C8DB0" w:rsidR="0089466A" w:rsidRDefault="00280E83" w:rsidP="0089466A">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89466A"/>
    <w:p w14:paraId="5E25DAF4" w14:textId="21E826E9" w:rsidR="0089466A" w:rsidRPr="0089466A" w:rsidRDefault="00E13410" w:rsidP="0089466A">
      <w:r>
        <w:t xml:space="preserve"> </w:t>
      </w:r>
      <w:r w:rsidR="0089466A" w:rsidRPr="0089466A">
        <w:t>One hypothesis i</w:t>
      </w:r>
      <w:r w:rsidR="0089466A">
        <w:t>s that one dominant mouse may aff</w:t>
      </w:r>
      <w:r w:rsidR="0089466A" w:rsidRPr="0089466A">
        <w:t>ect the weights of other mice</w:t>
      </w:r>
    </w:p>
    <w:p w14:paraId="6D4DA279" w14:textId="77777777" w:rsidR="0089466A" w:rsidRPr="0089466A" w:rsidRDefault="0089466A" w:rsidP="0089466A">
      <w:proofErr w:type="gramStart"/>
      <w:r w:rsidRPr="0089466A">
        <w:t>in</w:t>
      </w:r>
      <w:proofErr w:type="gramEnd"/>
      <w:r w:rsidRPr="0089466A">
        <w:t xml:space="preserve"> its cage. To test this we looked at the mice which are the 5 heaviest from our</w:t>
      </w:r>
    </w:p>
    <w:p w14:paraId="6400DF14" w14:textId="2A2F1E1D" w:rsidR="0091217D" w:rsidRDefault="0089466A" w:rsidP="000E2295">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 so there is no evidence that shared cage environmental factors, such as gut flora dramatically alter the weight of these mice.</w:t>
      </w:r>
    </w:p>
    <w:p w14:paraId="107AE83F" w14:textId="77777777" w:rsidR="0091217D" w:rsidRDefault="0091217D" w:rsidP="008640AF">
      <w:pPr>
        <w:pStyle w:val="Heading2"/>
      </w:pPr>
      <w:r>
        <w:t>Fasting Response Predicts Weight Gain</w:t>
      </w:r>
    </w:p>
    <w:p w14:paraId="114E9AD2" w14:textId="62298119" w:rsidR="004A58BC" w:rsidRDefault="002F0B5C" w:rsidP="001B13BA">
      <w:bookmarkStart w:id="0" w:name="_GoBack"/>
      <w:bookmarkEnd w:id="0"/>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4A14E1">
        <w:t>not stable comparing pre and post-diet</w:t>
      </w:r>
      <w:r w:rsidR="00B05EA2">
        <w:t xml:space="preserve"> </w:t>
      </w:r>
      <w:r w:rsidR="004A14E1">
        <w:t xml:space="preserve">fasting responses (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1B13BA"/>
    <w:p w14:paraId="3CE35327" w14:textId="692348BB" w:rsidR="005D6B00" w:rsidRDefault="005D6B00" w:rsidP="001B13BA">
      <w:r>
        <w:t>We next tested whether the post-diet body weight could explain these differenc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2E070F">
        <w:t>high fat diet</w:t>
      </w:r>
      <w:r w:rsidR="004A58BC">
        <w:t xml:space="preserve"> fed animals (p=0.425).</w:t>
      </w:r>
    </w:p>
    <w:p w14:paraId="48F55D27" w14:textId="77777777" w:rsidR="005D6B00" w:rsidRDefault="005D6B00" w:rsidP="001B13BA"/>
    <w:p w14:paraId="562C7487" w14:textId="2BB3541C" w:rsidR="00977353" w:rsidRDefault="00B05EA2" w:rsidP="001B13BA">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but not the two synthetic diets (HFD or CD), there was a strong positive correlation between body weight and their fasting</w:t>
      </w:r>
      <w:r w:rsidR="00731EDF">
        <w:t xml:space="preserve"> induced weight loss (Figures 3</w:t>
      </w:r>
      <w:r w:rsidR="000C1592">
        <w:t>F</w:t>
      </w:r>
      <w:r w:rsidR="005D6B00">
        <w:t>).  These data suggest that responses to re</w:t>
      </w:r>
      <w:r w:rsidR="000C1592">
        <w:t>-</w:t>
      </w:r>
      <w:r w:rsidR="005D6B00">
        <w:t xml:space="preserve">feeding are strongly </w:t>
      </w:r>
      <w:r w:rsidR="001660D5">
        <w:t>altered by dietary type (synthetic versus chow) but not necessarily body weights.</w:t>
      </w:r>
    </w:p>
    <w:p w14:paraId="6C27AAB6" w14:textId="77777777" w:rsidR="005D6B00" w:rsidRDefault="005D6B00" w:rsidP="001B13BA"/>
    <w:p w14:paraId="0AF9BC23" w14:textId="7B8AF62E" w:rsidR="00731EDF" w:rsidRPr="00351436" w:rsidRDefault="00351436" w:rsidP="001B13BA">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ob/</w:t>
      </w:r>
      <w:proofErr w:type="spellStart"/>
      <w:r w:rsidR="00416613">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1B13BA"/>
    <w:p w14:paraId="12B891D3" w14:textId="562479C6" w:rsidR="004A58BC" w:rsidRDefault="00F661C1" w:rsidP="007C0CB5">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7C0CB5"/>
    <w:p w14:paraId="691460F9" w14:textId="16D314C7" w:rsidR="00B05EA2" w:rsidRPr="0091217D" w:rsidRDefault="00B2447E" w:rsidP="001B13BA">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4C32E5">
      <w:pPr>
        <w:pStyle w:val="Heading1"/>
      </w:pPr>
      <w:r>
        <w:t>Conclusions</w:t>
      </w:r>
    </w:p>
    <w:p w14:paraId="648CA4BA" w14:textId="5ABEE56D" w:rsidR="00422A30" w:rsidRDefault="0023375D">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p w14:paraId="7F9056DC" w14:textId="694C549E" w:rsidR="00422A30" w:rsidRDefault="002676FF">
      <w:r>
        <w:t>We have observed substantial within-strain variability of the response to high fat diet and have explored the physiological basis for these differences</w:t>
      </w:r>
      <w:r w:rsidR="00422A30">
        <w:t xml:space="preserve"> by examining a variety of pre-diet biomarkers.  </w:t>
      </w:r>
      <w:r w:rsidR="00B46751">
        <w:t xml:space="preserve">Similar to our findings of increased variance of weight on high fat diet, the single nucleotide polymorphism located in the FTO gene led to not only weight gain, but also increased phenotypic variance </w:t>
      </w:r>
      <w:r w:rsidR="00B46751">
        <w:fldChar w:fldCharType="begin" w:fldLock="1"/>
      </w:r>
      <w:r w:rsidR="0025557F">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1]" }, "properties" : { "noteIndex" : 0 }, "schema" : "https://github.com/citation-style-language/schema/raw/master/csl-citation.json" }</w:instrText>
      </w:r>
      <w:r w:rsidR="00B46751">
        <w:fldChar w:fldCharType="separate"/>
      </w:r>
      <w:r w:rsidR="0025557F" w:rsidRPr="0025557F">
        <w:rPr>
          <w:noProof/>
        </w:rPr>
        <w:t>[21]</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25557F">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2]" }, "properties" : { "noteIndex" : 0 }, "schema" : "https://github.com/citation-style-language/schema/raw/master/csl-citation.json" }</w:instrText>
      </w:r>
      <w:r w:rsidR="0066771A">
        <w:fldChar w:fldCharType="separate"/>
      </w:r>
      <w:r w:rsidR="0025557F" w:rsidRPr="0025557F">
        <w:rPr>
          <w:noProof/>
        </w:rPr>
        <w:t>[22]</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25557F">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3\u201325]" }, "properties" : { "noteIndex" : 0 }, "schema" : "https://github.com/citation-style-language/schema/raw/master/csl-citation.json" }</w:instrText>
      </w:r>
      <w:r w:rsidR="005F46A4">
        <w:fldChar w:fldCharType="separate"/>
      </w:r>
      <w:proofErr w:type="gramStart"/>
      <w:r w:rsidR="0025557F" w:rsidRPr="0025557F">
        <w:rPr>
          <w:noProof/>
        </w:rPr>
        <w:t>[23–25]</w:t>
      </w:r>
      <w:r w:rsidR="005F46A4">
        <w:fldChar w:fldCharType="end"/>
      </w:r>
      <w:r w:rsidR="0066771A">
        <w:t>.</w:t>
      </w:r>
      <w:proofErr w:type="gramEnd"/>
    </w:p>
    <w:p w14:paraId="2CD6D8DC" w14:textId="77777777" w:rsidR="00422A30" w:rsidRDefault="00422A30"/>
    <w:p w14:paraId="19588F4F" w14:textId="245357D7" w:rsidR="0023375D" w:rsidRDefault="00422A30">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25557F">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6, 27]" }, "properties" : { "noteIndex" : 0 }, "schema" : "https://github.com/citation-style-language/schema/raw/master/csl-citation.json" }</w:instrText>
      </w:r>
      <w:r w:rsidR="009C6CAB">
        <w:fldChar w:fldCharType="separate"/>
      </w:r>
      <w:r w:rsidR="0025557F" w:rsidRPr="0025557F">
        <w:rPr>
          <w:noProof/>
        </w:rPr>
        <w:t>[26, 27]</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p w14:paraId="36963E26" w14:textId="7AD72EF1" w:rsidR="000A0B84" w:rsidRDefault="000A0B84">
      <w:r>
        <w:t xml:space="preserve">Of note it is interesting that fasting </w:t>
      </w:r>
      <w:r w:rsidR="00CE06C3">
        <w:t>responses</w:t>
      </w:r>
      <w:r>
        <w:t xml:space="preserve"> themselves are not stable throughout life</w:t>
      </w:r>
      <w:r w:rsidR="00CE06C3">
        <w:t xml:space="preserve"> on a per mouse basis (see Figure </w:t>
      </w:r>
      <w:r w:rsidR="009C6CAB">
        <w:t>5</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25557F">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28, 29]" }, "properties" : { "noteIndex" : 0 }, "schema" : "https://github.com/citation-style-language/schema/raw/master/csl-citation.json" }</w:instrText>
      </w:r>
      <w:r w:rsidR="00D7401A">
        <w:fldChar w:fldCharType="separate"/>
      </w:r>
      <w:r w:rsidR="0025557F" w:rsidRPr="0025557F">
        <w:rPr>
          <w:noProof/>
        </w:rPr>
        <w:t>[28, 29]</w:t>
      </w:r>
      <w:r w:rsidR="00D7401A">
        <w:fldChar w:fldCharType="end"/>
      </w:r>
      <w:r w:rsidR="00D7401A">
        <w:t xml:space="preserve">.  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C47379">
        <w:t xml:space="preserve">, consistent with previous studies on </w:t>
      </w:r>
      <w:r w:rsidR="005E706F">
        <w:t>these</w:t>
      </w:r>
      <w:r w:rsidR="00C47379">
        <w:t xml:space="preserve"> mice </w:t>
      </w:r>
      <w:r w:rsidR="00C47379">
        <w:fldChar w:fldCharType="begin" w:fldLock="1"/>
      </w:r>
      <w:r w:rsidR="0025557F">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this </w:t>
      </w:r>
      <w:r w:rsidR="00104B6F">
        <w:t xml:space="preserve">factor </w:t>
      </w:r>
      <w:r w:rsidR="0066771A">
        <w:t xml:space="preserve">may </w:t>
      </w:r>
      <w:r w:rsidR="005E34F1">
        <w:t>be relevant to providing better individualized care of pediatric populations</w:t>
      </w:r>
      <w:r w:rsidR="0066771A">
        <w:t xml:space="preserve">, </w:t>
      </w:r>
      <w:proofErr w:type="gramStart"/>
      <w:r w:rsidR="0066771A">
        <w:t xml:space="preserve">since </w:t>
      </w:r>
      <w:r w:rsidR="000837FD">
        <w:t xml:space="preserve"> it</w:t>
      </w:r>
      <w:proofErr w:type="gramEnd"/>
      <w:r w:rsidR="000837FD">
        <w:t xml:space="preserve"> </w:t>
      </w:r>
      <w:r w:rsidR="0066771A">
        <w:t xml:space="preserve">may help predict susceptibility to weight gain in young children. </w:t>
      </w:r>
      <w:r w:rsidR="002B1104">
        <w:t xml:space="preserve"> </w:t>
      </w:r>
    </w:p>
    <w:p w14:paraId="4DD92785" w14:textId="444E0594" w:rsidR="00922A4E" w:rsidRDefault="005C400C" w:rsidP="004C32E5">
      <w:pPr>
        <w:pStyle w:val="Heading1"/>
      </w:pPr>
      <w:r>
        <w:t>Acknowledgements</w:t>
      </w:r>
      <w:r w:rsidR="00922A4E">
        <w:tab/>
      </w:r>
    </w:p>
    <w:p w14:paraId="5055F199" w14:textId="425092DB" w:rsidR="005E34F1" w:rsidRPr="005E34F1" w:rsidRDefault="005E34F1">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601D01">
        <w:t>Alan Cheng (Louisville University)</w:t>
      </w:r>
      <w:r w:rsidR="00A66F9F">
        <w:t xml:space="preserve">, 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07DC42E6" w14:textId="77777777" w:rsidR="00F32E39" w:rsidRDefault="00A708F6" w:rsidP="000E2295">
      <w:pPr>
        <w:pStyle w:val="Heading1"/>
      </w:pPr>
      <w:r>
        <w:t>References</w:t>
      </w:r>
    </w:p>
    <w:p w14:paraId="4E63F844" w14:textId="10BF9E1D" w:rsidR="0025557F" w:rsidRPr="0025557F" w:rsidRDefault="00F32E39">
      <w:pPr>
        <w:pStyle w:val="NormalWeb"/>
        <w:ind w:left="640" w:hanging="640"/>
        <w:divId w:val="741369570"/>
        <w:rPr>
          <w:rFonts w:ascii="Cambria" w:hAnsi="Cambria"/>
          <w:noProof/>
          <w:sz w:val="24"/>
        </w:rPr>
      </w:pPr>
      <w:r>
        <w:fldChar w:fldCharType="begin" w:fldLock="1"/>
      </w:r>
      <w:r>
        <w:instrText xml:space="preserve">ADDIN Mendeley Bibliography CSL_BIBLIOGRAPHY </w:instrText>
      </w:r>
      <w:r>
        <w:fldChar w:fldCharType="separate"/>
      </w:r>
      <w:r w:rsidR="0025557F" w:rsidRPr="0025557F">
        <w:rPr>
          <w:rFonts w:ascii="Cambria" w:hAnsi="Cambria"/>
          <w:noProof/>
          <w:sz w:val="24"/>
        </w:rPr>
        <w:t>1.</w:t>
      </w:r>
      <w:r w:rsidR="0025557F" w:rsidRPr="0025557F">
        <w:rPr>
          <w:rFonts w:ascii="Cambria" w:hAnsi="Cambria"/>
          <w:noProof/>
          <w:sz w:val="24"/>
        </w:rPr>
        <w:tab/>
        <w:t>World Health Organization (2013). Obesity and Overweight. Available at: http://www.who.int/mediacentre/factsheets/fs311/en/.</w:t>
      </w:r>
    </w:p>
    <w:p w14:paraId="6C3824A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w:t>
      </w:r>
      <w:r w:rsidRPr="0025557F">
        <w:rPr>
          <w:rFonts w:ascii="Cambria" w:hAnsi="Cambria"/>
          <w:noProof/>
          <w:sz w:val="24"/>
        </w:rPr>
        <w:tab/>
        <w:t xml:space="preserve">El-Sayed Moustafa, J. S., and Froguel, P. (2013). From obesity genetics to the future of personalized obesity therapy. Nat. Rev. Endocrinol. </w:t>
      </w:r>
      <w:r w:rsidRPr="0025557F">
        <w:rPr>
          <w:rFonts w:ascii="Cambria" w:hAnsi="Cambria"/>
          <w:i/>
          <w:iCs/>
          <w:noProof/>
          <w:sz w:val="24"/>
        </w:rPr>
        <w:t>9</w:t>
      </w:r>
      <w:r w:rsidRPr="0025557F">
        <w:rPr>
          <w:rFonts w:ascii="Cambria" w:hAnsi="Cambria"/>
          <w:noProof/>
          <w:sz w:val="24"/>
        </w:rPr>
        <w:t>, 402–13.</w:t>
      </w:r>
    </w:p>
    <w:p w14:paraId="40E27C8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3.</w:t>
      </w:r>
      <w:r w:rsidRPr="0025557F">
        <w:rPr>
          <w:rFonts w:ascii="Cambria" w:hAnsi="Cambria"/>
          <w:noProof/>
          <w:sz w:val="24"/>
        </w:rPr>
        <w:tab/>
        <w:t xml:space="preserve">Yu, Z. B., Han, S. P., Zhu, G. Z., Zhu, C., Wang, X. J., Cao, X. G., and Guo, X. R. (2011). Birth weight and subsequent risk of obesity: a systematic review and meta-analysis. Obes. Rev. </w:t>
      </w:r>
      <w:r w:rsidRPr="0025557F">
        <w:rPr>
          <w:rFonts w:ascii="Cambria" w:hAnsi="Cambria"/>
          <w:i/>
          <w:iCs/>
          <w:noProof/>
          <w:sz w:val="24"/>
        </w:rPr>
        <w:t>12</w:t>
      </w:r>
      <w:r w:rsidRPr="0025557F">
        <w:rPr>
          <w:rFonts w:ascii="Cambria" w:hAnsi="Cambria"/>
          <w:noProof/>
          <w:sz w:val="24"/>
        </w:rPr>
        <w:t>, 525–42.</w:t>
      </w:r>
    </w:p>
    <w:p w14:paraId="4BD0E01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4.</w:t>
      </w:r>
      <w:r w:rsidRPr="0025557F">
        <w:rPr>
          <w:rFonts w:ascii="Cambria" w:hAnsi="Cambria"/>
          <w:noProof/>
          <w:sz w:val="24"/>
        </w:rPr>
        <w:tab/>
        <w:t xml:space="preserve">Cnattingius, S., Villamor, E., Lagerros, Y. T., Wikström, a-K., and Granath, F. (2012). High birth weight and obesity--a vicious circle across generations. Int. J. Obes. (Lond). </w:t>
      </w:r>
      <w:r w:rsidRPr="0025557F">
        <w:rPr>
          <w:rFonts w:ascii="Cambria" w:hAnsi="Cambria"/>
          <w:i/>
          <w:iCs/>
          <w:noProof/>
          <w:sz w:val="24"/>
        </w:rPr>
        <w:t>36</w:t>
      </w:r>
      <w:r w:rsidRPr="0025557F">
        <w:rPr>
          <w:rFonts w:ascii="Cambria" w:hAnsi="Cambria"/>
          <w:noProof/>
          <w:sz w:val="24"/>
        </w:rPr>
        <w:t>, 1320–4.</w:t>
      </w:r>
    </w:p>
    <w:p w14:paraId="273205B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5.</w:t>
      </w:r>
      <w:r w:rsidRPr="0025557F">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25557F">
        <w:rPr>
          <w:rFonts w:ascii="Cambria" w:hAnsi="Cambria"/>
          <w:i/>
          <w:iCs/>
          <w:noProof/>
          <w:sz w:val="24"/>
        </w:rPr>
        <w:t>38</w:t>
      </w:r>
      <w:r w:rsidRPr="0025557F">
        <w:rPr>
          <w:rFonts w:ascii="Cambria" w:hAnsi="Cambria"/>
          <w:noProof/>
          <w:sz w:val="24"/>
        </w:rPr>
        <w:t>, 280–5.</w:t>
      </w:r>
    </w:p>
    <w:p w14:paraId="4512D14B"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6.</w:t>
      </w:r>
      <w:r w:rsidRPr="0025557F">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25557F">
        <w:rPr>
          <w:rFonts w:ascii="Cambria" w:hAnsi="Cambria"/>
          <w:i/>
          <w:iCs/>
          <w:noProof/>
          <w:sz w:val="24"/>
        </w:rPr>
        <w:t>117</w:t>
      </w:r>
      <w:r w:rsidRPr="0025557F">
        <w:rPr>
          <w:rFonts w:ascii="Cambria" w:hAnsi="Cambria"/>
          <w:noProof/>
          <w:sz w:val="24"/>
        </w:rPr>
        <w:t>, 1203–9.</w:t>
      </w:r>
    </w:p>
    <w:p w14:paraId="7DF3F578"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7.</w:t>
      </w:r>
      <w:r w:rsidRPr="0025557F">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25557F">
        <w:rPr>
          <w:rFonts w:ascii="Cambria" w:hAnsi="Cambria"/>
          <w:i/>
          <w:iCs/>
          <w:noProof/>
          <w:sz w:val="24"/>
        </w:rPr>
        <w:t>37</w:t>
      </w:r>
      <w:r w:rsidRPr="0025557F">
        <w:rPr>
          <w:rFonts w:ascii="Cambria" w:hAnsi="Cambria"/>
          <w:noProof/>
          <w:sz w:val="24"/>
        </w:rPr>
        <w:t>, 594–601.</w:t>
      </w:r>
    </w:p>
    <w:p w14:paraId="131D0AE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8.</w:t>
      </w:r>
      <w:r w:rsidRPr="0025557F">
        <w:rPr>
          <w:rFonts w:ascii="Cambria" w:hAnsi="Cambria"/>
          <w:noProof/>
          <w:sz w:val="24"/>
        </w:rPr>
        <w:tab/>
        <w:t xml:space="preserve">Taft, R. A., Davisson, M., and Wiles, M. V (2006). Know thy mouse. Trends Genet. </w:t>
      </w:r>
      <w:r w:rsidRPr="0025557F">
        <w:rPr>
          <w:rFonts w:ascii="Cambria" w:hAnsi="Cambria"/>
          <w:i/>
          <w:iCs/>
          <w:noProof/>
          <w:sz w:val="24"/>
        </w:rPr>
        <w:t>22</w:t>
      </w:r>
      <w:r w:rsidRPr="0025557F">
        <w:rPr>
          <w:rFonts w:ascii="Cambria" w:hAnsi="Cambria"/>
          <w:noProof/>
          <w:sz w:val="24"/>
        </w:rPr>
        <w:t>, 649–53.</w:t>
      </w:r>
    </w:p>
    <w:p w14:paraId="5C37578B"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9.</w:t>
      </w:r>
      <w:r w:rsidRPr="0025557F">
        <w:rPr>
          <w:rFonts w:ascii="Cambria" w:hAnsi="Cambria"/>
          <w:noProof/>
          <w:sz w:val="24"/>
        </w:rPr>
        <w:tab/>
        <w:t>Jackson Laboratories (2014). Patented Genetic Stability Program. Available at: http://jaxmice.jax.org/genetichealth/stability.html.</w:t>
      </w:r>
    </w:p>
    <w:p w14:paraId="5226485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0.</w:t>
      </w:r>
      <w:r w:rsidRPr="0025557F">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25557F">
        <w:rPr>
          <w:rFonts w:ascii="Cambria" w:hAnsi="Cambria"/>
          <w:i/>
          <w:iCs/>
          <w:noProof/>
          <w:sz w:val="24"/>
        </w:rPr>
        <w:t>2</w:t>
      </w:r>
      <w:r w:rsidRPr="0025557F">
        <w:rPr>
          <w:rFonts w:ascii="Cambria" w:hAnsi="Cambria"/>
          <w:noProof/>
          <w:sz w:val="24"/>
        </w:rPr>
        <w:t>, e81.</w:t>
      </w:r>
    </w:p>
    <w:p w14:paraId="21B2DB9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1.</w:t>
      </w:r>
      <w:r w:rsidRPr="0025557F">
        <w:rPr>
          <w:rFonts w:ascii="Cambria" w:hAnsi="Cambria"/>
          <w:noProof/>
          <w:sz w:val="24"/>
        </w:rPr>
        <w:tab/>
        <w:t>R Development Core Team, and R Core Team (2011). R: A language and environment for statistical computing.</w:t>
      </w:r>
    </w:p>
    <w:p w14:paraId="659F3ED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2.</w:t>
      </w:r>
      <w:r w:rsidRPr="0025557F">
        <w:rPr>
          <w:rFonts w:ascii="Cambria" w:hAnsi="Cambria"/>
          <w:noProof/>
          <w:sz w:val="24"/>
        </w:rPr>
        <w:tab/>
        <w:t>Bates, D., Maechler, M., Bolker, B., and Walker, S. (2014). lme4: Linear mixed-effects models using Eigen and S4.</w:t>
      </w:r>
    </w:p>
    <w:p w14:paraId="2939C7A5"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3.</w:t>
      </w:r>
      <w:r w:rsidRPr="0025557F">
        <w:rPr>
          <w:rFonts w:ascii="Cambria" w:hAnsi="Cambria"/>
          <w:noProof/>
          <w:sz w:val="24"/>
        </w:rPr>
        <w:tab/>
        <w:t xml:space="preserve">Hothorn, T., Bretz, F., and Westfall, P. (2008). Simultaneous Inference in General Parametric Models. Biometrical J. </w:t>
      </w:r>
      <w:r w:rsidRPr="0025557F">
        <w:rPr>
          <w:rFonts w:ascii="Cambria" w:hAnsi="Cambria"/>
          <w:i/>
          <w:iCs/>
          <w:noProof/>
          <w:sz w:val="24"/>
        </w:rPr>
        <w:t>50</w:t>
      </w:r>
      <w:r w:rsidRPr="0025557F">
        <w:rPr>
          <w:rFonts w:ascii="Cambria" w:hAnsi="Cambria"/>
          <w:noProof/>
          <w:sz w:val="24"/>
        </w:rPr>
        <w:t>, 346–363.</w:t>
      </w:r>
    </w:p>
    <w:p w14:paraId="28ACD81D"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4.</w:t>
      </w:r>
      <w:r w:rsidRPr="0025557F">
        <w:rPr>
          <w:rFonts w:ascii="Cambria" w:hAnsi="Cambria"/>
          <w:noProof/>
          <w:sz w:val="24"/>
        </w:rPr>
        <w:tab/>
        <w:t>Gastwirth, J. L., Gel, Y. R., Hui, W. L. W., Lyubchich, V., Miao, W., and Noguchi, K. (2013). lawstat: An R package for biostatistics, public policy, and law.</w:t>
      </w:r>
    </w:p>
    <w:p w14:paraId="09EB9BD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5.</w:t>
      </w:r>
      <w:r w:rsidRPr="0025557F">
        <w:rPr>
          <w:rFonts w:ascii="Cambria" w:hAnsi="Cambria"/>
          <w:noProof/>
          <w:sz w:val="24"/>
        </w:rPr>
        <w:tab/>
        <w:t xml:space="preserve">Brown, M. B., and Forsythe, A. B. (1974). Robust Tests for the Equality of Variances. J. Am. Stat. Assoc. </w:t>
      </w:r>
      <w:r w:rsidRPr="0025557F">
        <w:rPr>
          <w:rFonts w:ascii="Cambria" w:hAnsi="Cambria"/>
          <w:i/>
          <w:iCs/>
          <w:noProof/>
          <w:sz w:val="24"/>
        </w:rPr>
        <w:t>69</w:t>
      </w:r>
      <w:r w:rsidRPr="0025557F">
        <w:rPr>
          <w:rFonts w:ascii="Cambria" w:hAnsi="Cambria"/>
          <w:noProof/>
          <w:sz w:val="24"/>
        </w:rPr>
        <w:t>, 364–367.</w:t>
      </w:r>
    </w:p>
    <w:p w14:paraId="2EC64FA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6.</w:t>
      </w:r>
      <w:r w:rsidRPr="0025557F">
        <w:rPr>
          <w:rFonts w:ascii="Cambria" w:hAnsi="Cambria"/>
          <w:noProof/>
          <w:sz w:val="24"/>
        </w:rPr>
        <w:tab/>
        <w:t xml:space="preserve">Benjamini, Y., and Hochberg, Y. (1995). Controlling the False Discovery Rate: A Practical and Powerful Approach to Multiple Testing. J. R. Stat. Soc. Ser. B </w:t>
      </w:r>
      <w:r w:rsidRPr="0025557F">
        <w:rPr>
          <w:rFonts w:ascii="Cambria" w:hAnsi="Cambria"/>
          <w:i/>
          <w:iCs/>
          <w:noProof/>
          <w:sz w:val="24"/>
        </w:rPr>
        <w:t>57</w:t>
      </w:r>
      <w:r w:rsidRPr="0025557F">
        <w:rPr>
          <w:rFonts w:ascii="Cambria" w:hAnsi="Cambria"/>
          <w:noProof/>
          <w:sz w:val="24"/>
        </w:rPr>
        <w:t>, 289–300.</w:t>
      </w:r>
    </w:p>
    <w:p w14:paraId="08E9F37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7.</w:t>
      </w:r>
      <w:r w:rsidRPr="0025557F">
        <w:rPr>
          <w:rFonts w:ascii="Cambria" w:hAnsi="Cambria"/>
          <w:noProof/>
          <w:sz w:val="24"/>
        </w:rPr>
        <w:tab/>
        <w:t xml:space="preserve">Ingalls, A. M., Dickie, M. M., and Snell, G. D. (1950). Obese, a new mutation in the house mouse. J. Hered. </w:t>
      </w:r>
      <w:r w:rsidRPr="0025557F">
        <w:rPr>
          <w:rFonts w:ascii="Cambria" w:hAnsi="Cambria"/>
          <w:i/>
          <w:iCs/>
          <w:noProof/>
          <w:sz w:val="24"/>
        </w:rPr>
        <w:t>41</w:t>
      </w:r>
      <w:r w:rsidRPr="0025557F">
        <w:rPr>
          <w:rFonts w:ascii="Cambria" w:hAnsi="Cambria"/>
          <w:noProof/>
          <w:sz w:val="24"/>
        </w:rPr>
        <w:t>, 317–8.</w:t>
      </w:r>
    </w:p>
    <w:p w14:paraId="122DC824"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8.</w:t>
      </w:r>
      <w:r w:rsidRPr="0025557F">
        <w:rPr>
          <w:rFonts w:ascii="Cambria" w:hAnsi="Cambria"/>
          <w:noProof/>
          <w:sz w:val="24"/>
        </w:rPr>
        <w:tab/>
        <w:t xml:space="preserve">Mistry, A. M., Swick, A. G., and Romsos, D. R. (1997). Leptin rapidly lowers food intake and elevates metabolic rates in lean and ob/ob mice. J. Nutr. </w:t>
      </w:r>
      <w:r w:rsidRPr="0025557F">
        <w:rPr>
          <w:rFonts w:ascii="Cambria" w:hAnsi="Cambria"/>
          <w:i/>
          <w:iCs/>
          <w:noProof/>
          <w:sz w:val="24"/>
        </w:rPr>
        <w:t>127</w:t>
      </w:r>
      <w:r w:rsidRPr="0025557F">
        <w:rPr>
          <w:rFonts w:ascii="Cambria" w:hAnsi="Cambria"/>
          <w:noProof/>
          <w:sz w:val="24"/>
        </w:rPr>
        <w:t>, 2065–72.</w:t>
      </w:r>
    </w:p>
    <w:p w14:paraId="0163D17E"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9.</w:t>
      </w:r>
      <w:r w:rsidRPr="0025557F">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25557F">
        <w:rPr>
          <w:rFonts w:ascii="Cambria" w:hAnsi="Cambria"/>
          <w:i/>
          <w:iCs/>
          <w:noProof/>
          <w:sz w:val="24"/>
        </w:rPr>
        <w:t>269</w:t>
      </w:r>
      <w:r w:rsidRPr="0025557F">
        <w:rPr>
          <w:rFonts w:ascii="Cambria" w:hAnsi="Cambria"/>
          <w:noProof/>
          <w:sz w:val="24"/>
        </w:rPr>
        <w:t>, 543–546.</w:t>
      </w:r>
    </w:p>
    <w:p w14:paraId="6D687C0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0.</w:t>
      </w:r>
      <w:r w:rsidRPr="0025557F">
        <w:rPr>
          <w:rFonts w:ascii="Cambria" w:hAnsi="Cambria"/>
          <w:noProof/>
          <w:sz w:val="24"/>
        </w:rPr>
        <w:tab/>
        <w:t xml:space="preserve">Zhang, Y., Proenca, R., Maffei, M., Barone, M., Leopold, L., and Friedman, J. M. (1994). Positional cloning of the mouse obese gene and its human homologue. Nature </w:t>
      </w:r>
      <w:r w:rsidRPr="0025557F">
        <w:rPr>
          <w:rFonts w:ascii="Cambria" w:hAnsi="Cambria"/>
          <w:i/>
          <w:iCs/>
          <w:noProof/>
          <w:sz w:val="24"/>
        </w:rPr>
        <w:t>372</w:t>
      </w:r>
      <w:r w:rsidRPr="0025557F">
        <w:rPr>
          <w:rFonts w:ascii="Cambria" w:hAnsi="Cambria"/>
          <w:noProof/>
          <w:sz w:val="24"/>
        </w:rPr>
        <w:t>, 425–32.</w:t>
      </w:r>
    </w:p>
    <w:p w14:paraId="5C6B0DA8"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1.</w:t>
      </w:r>
      <w:r w:rsidRPr="0025557F">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25557F">
        <w:rPr>
          <w:rFonts w:ascii="Cambria" w:hAnsi="Cambria"/>
          <w:i/>
          <w:iCs/>
          <w:noProof/>
          <w:sz w:val="24"/>
        </w:rPr>
        <w:t>490</w:t>
      </w:r>
      <w:r w:rsidRPr="0025557F">
        <w:rPr>
          <w:rFonts w:ascii="Cambria" w:hAnsi="Cambria"/>
          <w:noProof/>
          <w:sz w:val="24"/>
        </w:rPr>
        <w:t>, 267–72.</w:t>
      </w:r>
    </w:p>
    <w:p w14:paraId="11F7C7D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2.</w:t>
      </w:r>
      <w:r w:rsidRPr="0025557F">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25557F">
        <w:rPr>
          <w:rFonts w:ascii="Cambria" w:hAnsi="Cambria"/>
          <w:i/>
          <w:iCs/>
          <w:noProof/>
          <w:sz w:val="24"/>
        </w:rPr>
        <w:t>3</w:t>
      </w:r>
      <w:r w:rsidRPr="0025557F">
        <w:rPr>
          <w:rFonts w:ascii="Cambria" w:hAnsi="Cambria"/>
          <w:noProof/>
          <w:sz w:val="24"/>
        </w:rPr>
        <w:t>, 238–40.</w:t>
      </w:r>
    </w:p>
    <w:p w14:paraId="69B951F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3.</w:t>
      </w:r>
      <w:r w:rsidRPr="0025557F">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25557F">
        <w:rPr>
          <w:rFonts w:ascii="Cambria" w:hAnsi="Cambria"/>
          <w:i/>
          <w:iCs/>
          <w:noProof/>
          <w:sz w:val="24"/>
        </w:rPr>
        <w:t>42</w:t>
      </w:r>
      <w:r w:rsidRPr="0025557F">
        <w:rPr>
          <w:rFonts w:ascii="Cambria" w:hAnsi="Cambria"/>
          <w:noProof/>
          <w:sz w:val="24"/>
        </w:rPr>
        <w:t>, 937–948.</w:t>
      </w:r>
    </w:p>
    <w:p w14:paraId="058AAE6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4.</w:t>
      </w:r>
      <w:r w:rsidRPr="0025557F">
        <w:rPr>
          <w:rFonts w:ascii="Cambria" w:hAnsi="Cambria"/>
          <w:noProof/>
          <w:sz w:val="24"/>
        </w:rPr>
        <w:tab/>
        <w:t xml:space="preserve">Bogardus, C. (2009). Missing heritability and GWAS utility. Obesity (Silver Spring). </w:t>
      </w:r>
      <w:r w:rsidRPr="0025557F">
        <w:rPr>
          <w:rFonts w:ascii="Cambria" w:hAnsi="Cambria"/>
          <w:i/>
          <w:iCs/>
          <w:noProof/>
          <w:sz w:val="24"/>
        </w:rPr>
        <w:t>17</w:t>
      </w:r>
      <w:r w:rsidRPr="0025557F">
        <w:rPr>
          <w:rFonts w:ascii="Cambria" w:hAnsi="Cambria"/>
          <w:noProof/>
          <w:sz w:val="24"/>
        </w:rPr>
        <w:t>, 209–10.</w:t>
      </w:r>
    </w:p>
    <w:p w14:paraId="3450687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5.</w:t>
      </w:r>
      <w:r w:rsidRPr="0025557F">
        <w:rPr>
          <w:rFonts w:ascii="Cambria" w:hAnsi="Cambria"/>
          <w:noProof/>
          <w:sz w:val="24"/>
        </w:rPr>
        <w:tab/>
        <w:t xml:space="preserve">Loos, R. J. F. (2012). Genetic determinants of common obesity and their value in prediction. Best Pract. Res. Clin. Endocrinol. Metab. </w:t>
      </w:r>
      <w:r w:rsidRPr="0025557F">
        <w:rPr>
          <w:rFonts w:ascii="Cambria" w:hAnsi="Cambria"/>
          <w:i/>
          <w:iCs/>
          <w:noProof/>
          <w:sz w:val="24"/>
        </w:rPr>
        <w:t>26</w:t>
      </w:r>
      <w:r w:rsidRPr="0025557F">
        <w:rPr>
          <w:rFonts w:ascii="Cambria" w:hAnsi="Cambria"/>
          <w:noProof/>
          <w:sz w:val="24"/>
        </w:rPr>
        <w:t>, 211–26.</w:t>
      </w:r>
    </w:p>
    <w:p w14:paraId="0BC3D9E0"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6.</w:t>
      </w:r>
      <w:r w:rsidRPr="0025557F">
        <w:rPr>
          <w:rFonts w:ascii="Cambria" w:hAnsi="Cambria"/>
          <w:noProof/>
          <w:sz w:val="24"/>
        </w:rPr>
        <w:tab/>
        <w:t xml:space="preserve">Griffiths, M., Payne, P. ., Rivers, J. P. ., Cox, M., and Stunkard, A. . (1990). Metabolic rate and physical development in children at risk of obesity. Lancet </w:t>
      </w:r>
      <w:r w:rsidRPr="0025557F">
        <w:rPr>
          <w:rFonts w:ascii="Cambria" w:hAnsi="Cambria"/>
          <w:i/>
          <w:iCs/>
          <w:noProof/>
          <w:sz w:val="24"/>
        </w:rPr>
        <w:t>336</w:t>
      </w:r>
      <w:r w:rsidRPr="0025557F">
        <w:rPr>
          <w:rFonts w:ascii="Cambria" w:hAnsi="Cambria"/>
          <w:noProof/>
          <w:sz w:val="24"/>
        </w:rPr>
        <w:t>, 76–78.</w:t>
      </w:r>
    </w:p>
    <w:p w14:paraId="738A0E8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7.</w:t>
      </w:r>
      <w:r w:rsidRPr="0025557F">
        <w:rPr>
          <w:rFonts w:ascii="Cambria" w:hAnsi="Cambria"/>
          <w:noProof/>
          <w:sz w:val="24"/>
        </w:rPr>
        <w:tab/>
        <w:t xml:space="preserve">Roberts, S. B., Savage, J., Coward, W. A., Chew, B., and Lucas, A. (1988). Energy expenditure and intake in infants born to lean and overweight mothers. N. Engl. J. Med. </w:t>
      </w:r>
      <w:r w:rsidRPr="0025557F">
        <w:rPr>
          <w:rFonts w:ascii="Cambria" w:hAnsi="Cambria"/>
          <w:i/>
          <w:iCs/>
          <w:noProof/>
          <w:sz w:val="24"/>
        </w:rPr>
        <w:t>318</w:t>
      </w:r>
      <w:r w:rsidRPr="0025557F">
        <w:rPr>
          <w:rFonts w:ascii="Cambria" w:hAnsi="Cambria"/>
          <w:noProof/>
          <w:sz w:val="24"/>
        </w:rPr>
        <w:t>, 461–6.</w:t>
      </w:r>
    </w:p>
    <w:p w14:paraId="125C8566"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8.</w:t>
      </w:r>
      <w:r w:rsidRPr="0025557F">
        <w:rPr>
          <w:rFonts w:ascii="Cambria" w:hAnsi="Cambria"/>
          <w:noProof/>
          <w:sz w:val="24"/>
        </w:rPr>
        <w:tab/>
        <w:t xml:space="preserve">Leibel, R. L., Rosenbaum, M., and Hirsch, J. (1995). Changes in energy expenditure resulting from altered body weight. N. Engl. J. Med. </w:t>
      </w:r>
      <w:r w:rsidRPr="0025557F">
        <w:rPr>
          <w:rFonts w:ascii="Cambria" w:hAnsi="Cambria"/>
          <w:i/>
          <w:iCs/>
          <w:noProof/>
          <w:sz w:val="24"/>
        </w:rPr>
        <w:t>332</w:t>
      </w:r>
      <w:r w:rsidRPr="0025557F">
        <w:rPr>
          <w:rFonts w:ascii="Cambria" w:hAnsi="Cambria"/>
          <w:noProof/>
          <w:sz w:val="24"/>
        </w:rPr>
        <w:t>, 621–8.</w:t>
      </w:r>
    </w:p>
    <w:p w14:paraId="027655A0"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9.</w:t>
      </w:r>
      <w:r w:rsidRPr="0025557F">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25557F">
        <w:rPr>
          <w:rFonts w:ascii="Cambria" w:hAnsi="Cambria"/>
          <w:i/>
          <w:iCs/>
          <w:noProof/>
          <w:sz w:val="24"/>
        </w:rPr>
        <w:t>78</w:t>
      </w:r>
      <w:r w:rsidRPr="0025557F">
        <w:rPr>
          <w:rFonts w:ascii="Cambria" w:hAnsi="Cambria"/>
          <w:noProof/>
          <w:sz w:val="24"/>
        </w:rPr>
        <w:t xml:space="preserve">, 1568–78. </w:t>
      </w:r>
    </w:p>
    <w:p w14:paraId="1ECDFBD9" w14:textId="6429DE3D" w:rsidR="003A21BA" w:rsidRDefault="00F32E39" w:rsidP="0025557F">
      <w:pPr>
        <w:pStyle w:val="NormalWeb"/>
        <w:ind w:left="640" w:hanging="640"/>
        <w:divId w:val="702100877"/>
      </w:pPr>
      <w:r>
        <w:fldChar w:fldCharType="end"/>
      </w:r>
      <w:r w:rsidR="00922A4E">
        <w:tab/>
      </w:r>
    </w:p>
    <w:p w14:paraId="2B4B5F59" w14:textId="29B174E4" w:rsidR="00A708F6" w:rsidRPr="00696479" w:rsidRDefault="00B60E3C" w:rsidP="000E2295">
      <w:pPr>
        <w:pStyle w:val="Heading1"/>
      </w:pPr>
      <w:r>
        <w:t>Table</w:t>
      </w:r>
      <w:r w:rsidR="00A708F6">
        <w:t xml:space="preserve"> Legends</w:t>
      </w:r>
    </w:p>
    <w:p w14:paraId="5F438833" w14:textId="77777777" w:rsidR="00C6702E" w:rsidRPr="00C6702E" w:rsidRDefault="00C6702E" w:rsidP="001B13BA">
      <w:pPr>
        <w:rPr>
          <w:i/>
        </w:rPr>
      </w:pPr>
    </w:p>
    <w:p w14:paraId="7C083AF3" w14:textId="65A4222B" w:rsidR="00A708F6" w:rsidRDefault="00A708F6" w:rsidP="00A708F6">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A708F6"/>
    <w:p w14:paraId="1B01723E" w14:textId="77777777" w:rsidR="000B70FA" w:rsidRDefault="000B70FA" w:rsidP="000B70FA">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A708F6"/>
    <w:p w14:paraId="54FE45C6" w14:textId="67A6476B" w:rsidR="00A708F6" w:rsidRDefault="00B60E3C" w:rsidP="00B60E3C">
      <w:pPr>
        <w:pStyle w:val="Heading1"/>
      </w:pPr>
      <w:r>
        <w:t>Figure Legends</w:t>
      </w:r>
    </w:p>
    <w:p w14:paraId="7B04C0C8" w14:textId="77777777" w:rsidR="00A708F6" w:rsidRDefault="00A708F6" w:rsidP="00A708F6"/>
    <w:p w14:paraId="0064C108" w14:textId="6EE6064B" w:rsidR="00A708F6" w:rsidRDefault="00A708F6" w:rsidP="00A708F6">
      <w:r w:rsidRPr="008B57E0">
        <w:rPr>
          <w:b/>
        </w:rPr>
        <w:t xml:space="preserve">Figure </w:t>
      </w:r>
      <w:r w:rsidR="00FC28A8" w:rsidRPr="008B57E0">
        <w:rPr>
          <w:b/>
        </w:rPr>
        <w:t>1</w:t>
      </w:r>
      <w:r w:rsidRPr="008B57E0">
        <w:rPr>
          <w:b/>
        </w:rPr>
        <w:t xml:space="preserve">: </w:t>
      </w:r>
      <w:r w:rsidR="00FA7001" w:rsidRPr="008B57E0">
        <w:rPr>
          <w:b/>
        </w:rPr>
        <w:t>HFD</w:t>
      </w:r>
      <w:r w:rsidRPr="008B57E0">
        <w:rPr>
          <w:b/>
        </w:rPr>
        <w:t xml:space="preserve"> fed</w:t>
      </w:r>
      <w:r>
        <w:rPr>
          <w:b/>
        </w:rPr>
        <w:t xml:space="preserve"> mice show </w:t>
      </w:r>
      <w:r w:rsidR="00086154">
        <w:rPr>
          <w:b/>
        </w:rPr>
        <w:t>more</w:t>
      </w:r>
      <w:r>
        <w:rPr>
          <w:b/>
        </w:rPr>
        <w:t xml:space="preserve"> variation </w:t>
      </w:r>
      <w:r w:rsidR="00086154">
        <w:rPr>
          <w:b/>
        </w:rPr>
        <w:t>in weight compared</w:t>
      </w:r>
      <w:r>
        <w:rPr>
          <w:b/>
        </w:rPr>
        <w:t xml:space="preserve"> to </w:t>
      </w:r>
      <w:r w:rsidR="00FA7001">
        <w:rPr>
          <w:b/>
        </w:rPr>
        <w:t>CD</w:t>
      </w:r>
      <w:r>
        <w:rPr>
          <w:b/>
        </w:rPr>
        <w:t xml:space="preserve"> and </w:t>
      </w:r>
      <w:r w:rsidR="00FA7001">
        <w:rPr>
          <w:b/>
        </w:rPr>
        <w:t>NCD</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High Fat Diet, Control Diet and Normal Chow fed mice. High Fat Diet fed mice body weights were significantly more variable than Control Diet and Normal Chow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A708F6"/>
    <w:p w14:paraId="2D8333B2" w14:textId="61CC669F" w:rsidR="00A708F6" w:rsidRDefault="00A708F6" w:rsidP="00A708F6">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value for HFD</w:t>
      </w:r>
      <w:r>
        <w:rPr>
          <w:b/>
        </w:rPr>
        <w:t xml:space="preserve"> 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A708F6">
      <w:pPr>
        <w:rPr>
          <w:b/>
        </w:rPr>
      </w:pPr>
    </w:p>
    <w:p w14:paraId="771358B2" w14:textId="3830439A" w:rsidR="00A708F6" w:rsidRDefault="00A708F6" w:rsidP="00A708F6">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 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A708F6"/>
    <w:p w14:paraId="4739CD92" w14:textId="6F6E9A0D" w:rsidR="00A708F6" w:rsidRDefault="00A708F6" w:rsidP="00A708F6">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A708F6"/>
    <w:p w14:paraId="2B81C7EF" w14:textId="5CC8DE2A" w:rsidR="00B60E3C" w:rsidRDefault="00B60E3C" w:rsidP="00B60E3C">
      <w:pPr>
        <w:pStyle w:val="Heading1"/>
      </w:pPr>
      <w:r>
        <w:t>Supplementary Figure Legends</w:t>
      </w:r>
    </w:p>
    <w:p w14:paraId="0F9042CB" w14:textId="77777777" w:rsidR="00A708F6" w:rsidRDefault="00A708F6" w:rsidP="00A708F6"/>
    <w:p w14:paraId="0B69D16E" w14:textId="15A8270F" w:rsidR="00B60E3C" w:rsidRDefault="00B60E3C" w:rsidP="00B60E3C">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Mice were fed Normal Chow Diet from birth to 10 weeks, where</w:t>
      </w:r>
      <w:r w:rsidR="00B94A16">
        <w:t>upon</w:t>
      </w:r>
      <w:r>
        <w:t xml:space="preserve"> the diet was then changed to High Fat Diet, Control Diet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B60E3C"/>
    <w:p w14:paraId="505B4C1B" w14:textId="77777777" w:rsidR="00B60E3C" w:rsidRDefault="00B60E3C" w:rsidP="00B60E3C"/>
    <w:p w14:paraId="598388B1" w14:textId="2B5C26AA" w:rsidR="00B60E3C" w:rsidRDefault="00B60E3C" w:rsidP="00B60E3C">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High Fat Diet and Control Diet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778C0">
        <w:t xml:space="preserve"> for </w:t>
      </w:r>
      <w:proofErr w:type="spellStart"/>
      <w:r w:rsidR="004778C0">
        <w:t>Resistin</w:t>
      </w:r>
      <w:proofErr w:type="spellEnd"/>
      <w:r w:rsidR="004778C0">
        <w:t xml:space="preserve">, GLP-1 and </w:t>
      </w:r>
      <w:r w:rsidR="00731EDF">
        <w:t xml:space="preserve">G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A708F6"/>
    <w:p w14:paraId="2C5F16AD" w14:textId="1349B259" w:rsidR="00A708F6" w:rsidRPr="00467669" w:rsidRDefault="00A708F6" w:rsidP="00A708F6">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A708F6"/>
    <w:p w14:paraId="2C5A1241" w14:textId="79D94E37" w:rsidR="00467669" w:rsidRPr="0055021A" w:rsidRDefault="00467669" w:rsidP="00A708F6">
      <w:r w:rsidRPr="008B57E0">
        <w:rPr>
          <w:b/>
        </w:rPr>
        <w:t xml:space="preserve">Supplementary Figure 4: </w:t>
      </w:r>
      <w:r w:rsidR="00613CB8" w:rsidRPr="008B57E0">
        <w:rPr>
          <w:b/>
        </w:rPr>
        <w:t>Larger</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A708F6"/>
    <w:p w14:paraId="434DADB9" w14:textId="2AF06CE0" w:rsidR="0081647A" w:rsidRPr="00B66625" w:rsidRDefault="00A708F6" w:rsidP="0081647A">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A708F6"/>
    <w:p w14:paraId="7DDC70B9" w14:textId="77777777" w:rsidR="00467669" w:rsidRDefault="00467669" w:rsidP="00A708F6"/>
    <w:p w14:paraId="56F5B5C6" w14:textId="77777777" w:rsidR="00A708F6" w:rsidRPr="00290055" w:rsidRDefault="00A708F6" w:rsidP="00A708F6"/>
    <w:p w14:paraId="3CCCFA99" w14:textId="77777777" w:rsidR="001B13BA" w:rsidRPr="001B13BA" w:rsidRDefault="001B13BA" w:rsidP="001B13BA"/>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5F04"/>
    <w:rsid w:val="001A39F5"/>
    <w:rsid w:val="001B13BA"/>
    <w:rsid w:val="001B4951"/>
    <w:rsid w:val="001D0CDB"/>
    <w:rsid w:val="001D13F3"/>
    <w:rsid w:val="001F1A0D"/>
    <w:rsid w:val="001F66A6"/>
    <w:rsid w:val="001F6C0C"/>
    <w:rsid w:val="0020439B"/>
    <w:rsid w:val="00214C99"/>
    <w:rsid w:val="002211A3"/>
    <w:rsid w:val="0023375D"/>
    <w:rsid w:val="0025557F"/>
    <w:rsid w:val="00261841"/>
    <w:rsid w:val="002676FF"/>
    <w:rsid w:val="00274F35"/>
    <w:rsid w:val="00280E83"/>
    <w:rsid w:val="002811CB"/>
    <w:rsid w:val="00282827"/>
    <w:rsid w:val="00290A76"/>
    <w:rsid w:val="002B1104"/>
    <w:rsid w:val="002E070F"/>
    <w:rsid w:val="002E25DA"/>
    <w:rsid w:val="002E46F3"/>
    <w:rsid w:val="002E5FEC"/>
    <w:rsid w:val="002E66DD"/>
    <w:rsid w:val="002F0B5C"/>
    <w:rsid w:val="00320BCC"/>
    <w:rsid w:val="00335501"/>
    <w:rsid w:val="00341DE9"/>
    <w:rsid w:val="00345A50"/>
    <w:rsid w:val="00350E61"/>
    <w:rsid w:val="00351436"/>
    <w:rsid w:val="00370E07"/>
    <w:rsid w:val="003A21BA"/>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77865"/>
    <w:rsid w:val="005B687A"/>
    <w:rsid w:val="005C400C"/>
    <w:rsid w:val="005D6B00"/>
    <w:rsid w:val="005E34F1"/>
    <w:rsid w:val="005E706F"/>
    <w:rsid w:val="005F46A4"/>
    <w:rsid w:val="00601D01"/>
    <w:rsid w:val="00613CB8"/>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81647A"/>
    <w:rsid w:val="008165C1"/>
    <w:rsid w:val="0083433C"/>
    <w:rsid w:val="00841B51"/>
    <w:rsid w:val="008640AF"/>
    <w:rsid w:val="00865166"/>
    <w:rsid w:val="00867408"/>
    <w:rsid w:val="00870881"/>
    <w:rsid w:val="0089466A"/>
    <w:rsid w:val="008B42E9"/>
    <w:rsid w:val="008B57E0"/>
    <w:rsid w:val="008C0F85"/>
    <w:rsid w:val="008C4C4D"/>
    <w:rsid w:val="008D69EA"/>
    <w:rsid w:val="008E51B4"/>
    <w:rsid w:val="008E560D"/>
    <w:rsid w:val="008F6215"/>
    <w:rsid w:val="0091217D"/>
    <w:rsid w:val="00922A4E"/>
    <w:rsid w:val="009309CC"/>
    <w:rsid w:val="00977353"/>
    <w:rsid w:val="00980536"/>
    <w:rsid w:val="009C6CAB"/>
    <w:rsid w:val="009D6FCA"/>
    <w:rsid w:val="00A13CB4"/>
    <w:rsid w:val="00A145C2"/>
    <w:rsid w:val="00A44DC2"/>
    <w:rsid w:val="00A616F7"/>
    <w:rsid w:val="00A66F9F"/>
    <w:rsid w:val="00A708F6"/>
    <w:rsid w:val="00A86EF0"/>
    <w:rsid w:val="00A93BE5"/>
    <w:rsid w:val="00A93FE6"/>
    <w:rsid w:val="00AA7BFA"/>
    <w:rsid w:val="00AD73E1"/>
    <w:rsid w:val="00AF277D"/>
    <w:rsid w:val="00B05EA2"/>
    <w:rsid w:val="00B12DDE"/>
    <w:rsid w:val="00B13DFC"/>
    <w:rsid w:val="00B15CAA"/>
    <w:rsid w:val="00B2447E"/>
    <w:rsid w:val="00B30F5C"/>
    <w:rsid w:val="00B46751"/>
    <w:rsid w:val="00B60E3C"/>
    <w:rsid w:val="00B66625"/>
    <w:rsid w:val="00B85291"/>
    <w:rsid w:val="00B923DC"/>
    <w:rsid w:val="00B94A16"/>
    <w:rsid w:val="00B96C88"/>
    <w:rsid w:val="00BB1ABA"/>
    <w:rsid w:val="00BE6CB2"/>
    <w:rsid w:val="00BF64CA"/>
    <w:rsid w:val="00C05E7A"/>
    <w:rsid w:val="00C078B6"/>
    <w:rsid w:val="00C41921"/>
    <w:rsid w:val="00C47379"/>
    <w:rsid w:val="00C55422"/>
    <w:rsid w:val="00C651B3"/>
    <w:rsid w:val="00C6702E"/>
    <w:rsid w:val="00C963D4"/>
    <w:rsid w:val="00CE06C3"/>
    <w:rsid w:val="00CF3D73"/>
    <w:rsid w:val="00D031F1"/>
    <w:rsid w:val="00D1346E"/>
    <w:rsid w:val="00D60A1E"/>
    <w:rsid w:val="00D7401A"/>
    <w:rsid w:val="00D821E1"/>
    <w:rsid w:val="00D94D74"/>
    <w:rsid w:val="00DB3A5C"/>
    <w:rsid w:val="00DC0B49"/>
    <w:rsid w:val="00DE3E75"/>
    <w:rsid w:val="00E0787E"/>
    <w:rsid w:val="00E13410"/>
    <w:rsid w:val="00E1621E"/>
    <w:rsid w:val="00E512ED"/>
    <w:rsid w:val="00E56A5B"/>
    <w:rsid w:val="00E70F4E"/>
    <w:rsid w:val="00E97188"/>
    <w:rsid w:val="00EC62C8"/>
    <w:rsid w:val="00ED077D"/>
    <w:rsid w:val="00EE551B"/>
    <w:rsid w:val="00F16196"/>
    <w:rsid w:val="00F2094F"/>
    <w:rsid w:val="00F32E39"/>
    <w:rsid w:val="00F51E7D"/>
    <w:rsid w:val="00F661C1"/>
    <w:rsid w:val="00FA0606"/>
    <w:rsid w:val="00FA1E0A"/>
    <w:rsid w:val="00FA6581"/>
    <w:rsid w:val="00FA7001"/>
    <w:rsid w:val="00FC28A8"/>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049D13-7632-3942-BD8A-9FC985C62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3</Pages>
  <Words>25859</Words>
  <Characters>147400</Characters>
  <Application>Microsoft Macintosh Word</Application>
  <DocSecurity>0</DocSecurity>
  <Lines>1228</Lines>
  <Paragraphs>345</Paragraphs>
  <ScaleCrop>false</ScaleCrop>
  <Company>UTHSC</Company>
  <LinksUpToDate>false</LinksUpToDate>
  <CharactersWithSpaces>172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cp:revision>
  <cp:lastPrinted>2014-03-31T14:48:00Z</cp:lastPrinted>
  <dcterms:created xsi:type="dcterms:W3CDTF">2014-04-09T19:35:00Z</dcterms:created>
  <dcterms:modified xsi:type="dcterms:W3CDTF">2014-04-11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